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892D320"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and on both a control chow</w:t>
      </w:r>
      <w:r w:rsidR="007716CD">
        <w:t xml:space="preserve"> </w:t>
      </w:r>
      <w:r w:rsidR="007716CD">
        <w:t xml:space="preserve">(% kcals in diet: Protein </w:t>
      </w:r>
      <w:r w:rsidR="004875ED">
        <w:t>22.3</w:t>
      </w:r>
      <w:r w:rsidR="007716CD">
        <w:t xml:space="preserve">%, Carbohydrate </w:t>
      </w:r>
      <w:r w:rsidR="004875ED">
        <w:t>61.7</w:t>
      </w:r>
      <w:r w:rsidR="007716CD">
        <w:t xml:space="preserve">%, Fat </w:t>
      </w:r>
      <w:r w:rsidR="004875ED">
        <w:t>1</w:t>
      </w:r>
      <w:r w:rsidR="0098231B">
        <w:t>6</w:t>
      </w:r>
      <w:r w:rsidR="007716CD">
        <w:t>%</w:t>
      </w:r>
      <w:r w:rsidR="0098231B">
        <w:t>)</w:t>
      </w:r>
      <w:r>
        <w:t xml:space="preserve"> and high fat high sucrose</w:t>
      </w:r>
      <w:r w:rsidR="00B41D25">
        <w:t xml:space="preserve"> (</w:t>
      </w:r>
      <w:r w:rsidR="00F9179E">
        <w:t>% kcals in diet: Protein</w:t>
      </w:r>
      <w:r w:rsidR="002B1EB1">
        <w:t xml:space="preserve"> 14.7%, Carbohydrate 40.7%, Fat 44.6%)</w:t>
      </w:r>
      <w: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diversity outbred</w:t>
      </w:r>
      <w:r w:rsidR="0010510E">
        <w:t xml:space="preserve"> (</w:t>
      </w:r>
      <w:r w:rsidR="0010510E">
        <w:t>p=3.0 x 10</w:t>
      </w:r>
      <w:r w:rsidR="0010510E" w:rsidRPr="00A07221">
        <w:rPr>
          <w:vertAlign w:val="superscript"/>
        </w:rPr>
        <w:t>-43</w:t>
      </w:r>
      <w:r w:rsidR="0010510E">
        <w:t xml:space="preserve">) </w:t>
      </w:r>
      <w:r w:rsidR="00DD4486">
        <w:t>and BXD</w:t>
      </w:r>
      <w:r w:rsidR="0010510E">
        <w:t xml:space="preserve"> (</w:t>
      </w:r>
      <w:r w:rsidR="0010510E">
        <w:t>p=0.005</w:t>
      </w:r>
      <w:r w:rsidR="0010510E">
        <w:t>)</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1BB4A3F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 xml:space="preserve">distributed into cages of five same-sex animals per cage. Animals were housed in pressurized, individually ventilated cages (Thoren Caging Systems, Hazelton, PA) with pine bedding (Crobb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886343" w:rsidRPr="00105BC4">
        <w:t>a topical anesthetic</w:t>
      </w:r>
      <w:r w:rsidR="00886343">
        <w:t>)</w:t>
      </w:r>
      <w:r w:rsidR="00105BC4" w:rsidRPr="00105BC4">
        <w:t xml:space="preserve"> using a heparin-coated microcapillary tube and collected into a 1.5-ml e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celcius</w:t>
      </w:r>
      <w:r w:rsidR="00105BC4" w:rsidRPr="00105BC4">
        <w:t xml:space="preserve"> and removed into a clean eppendorf tube</w:t>
      </w:r>
      <w:r w:rsidR="00886343">
        <w:t xml:space="preserve">. </w:t>
      </w:r>
      <w:r w:rsidR="00111D61" w:rsidRPr="00111D61">
        <w:t>Cholesterol, triglycerides, and calcium were quantified in plasma using the</w:t>
      </w:r>
      <w:r w:rsidR="00111D61" w:rsidRPr="00D12B98">
        <w:t xml:space="preserve"> Beckman Synchron DXC600Pro Clinical chemistry analyzer. Body </w:t>
      </w:r>
      <w:r w:rsidR="00111D61" w:rsidRPr="00D12B98">
        <w:lastRenderedPageBreak/>
        <w:t>composition by dual x-ray absorbitrometry (DEXA) on Lunar PIXImus densitometer (GE Medical Systems).</w:t>
      </w:r>
      <w:r w:rsidR="00CA2D1E">
        <w:t xml:space="preserve"> </w:t>
      </w:r>
      <w:r w:rsidR="00111D61" w:rsidRPr="00D12B98">
        <w:t xml:space="preserve">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w:t>
      </w:r>
      <w:r w:rsidR="006416DA">
        <w:lastRenderedPageBreak/>
        <w:t>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 xml:space="preserve">This relationship was similar across both sexes and over both normal chow and obesogenic high fat, high </w:t>
      </w:r>
      <w:r w:rsidR="008B0A52">
        <w:lastRenderedPageBreak/>
        <w:t>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lastRenderedPageBreak/>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w:t>
      </w:r>
      <w:r w:rsidRPr="004541AB">
        <w:lastRenderedPageBreak/>
        <w:t xml:space="preserve">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lastRenderedPageBreak/>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lastRenderedPageBreak/>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lastRenderedPageBreak/>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22482422">
    <w:abstractNumId w:val="7"/>
  </w:num>
  <w:num w:numId="2" w16cid:durableId="671492661">
    <w:abstractNumId w:val="5"/>
  </w:num>
  <w:num w:numId="3" w16cid:durableId="851535269">
    <w:abstractNumId w:val="8"/>
  </w:num>
  <w:num w:numId="4" w16cid:durableId="951321449">
    <w:abstractNumId w:val="4"/>
  </w:num>
  <w:num w:numId="5" w16cid:durableId="2248067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507208940">
    <w:abstractNumId w:val="6"/>
  </w:num>
  <w:num w:numId="7" w16cid:durableId="1906141305">
    <w:abstractNumId w:val="10"/>
  </w:num>
  <w:num w:numId="8" w16cid:durableId="1268460756">
    <w:abstractNumId w:val="2"/>
  </w:num>
  <w:num w:numId="9" w16cid:durableId="64226060">
    <w:abstractNumId w:val="12"/>
  </w:num>
  <w:num w:numId="10" w16cid:durableId="887914196">
    <w:abstractNumId w:val="1"/>
  </w:num>
  <w:num w:numId="11" w16cid:durableId="959920784">
    <w:abstractNumId w:val="9"/>
  </w:num>
  <w:num w:numId="12" w16cid:durableId="1710960132">
    <w:abstractNumId w:val="0"/>
  </w:num>
  <w:num w:numId="13" w16cid:durableId="150370261">
    <w:abstractNumId w:val="11"/>
  </w:num>
  <w:num w:numId="14" w16cid:durableId="127030975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510E"/>
    <w:rsid w:val="00105BC4"/>
    <w:rsid w:val="00107DAE"/>
    <w:rsid w:val="00111D61"/>
    <w:rsid w:val="0012187C"/>
    <w:rsid w:val="001340B0"/>
    <w:rsid w:val="00134794"/>
    <w:rsid w:val="00143D60"/>
    <w:rsid w:val="001651F4"/>
    <w:rsid w:val="0017038D"/>
    <w:rsid w:val="00181330"/>
    <w:rsid w:val="00182C82"/>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1EB1"/>
    <w:rsid w:val="002B2A55"/>
    <w:rsid w:val="002D2F28"/>
    <w:rsid w:val="002F7AF7"/>
    <w:rsid w:val="00305805"/>
    <w:rsid w:val="00372CFF"/>
    <w:rsid w:val="003A7331"/>
    <w:rsid w:val="003B394D"/>
    <w:rsid w:val="003C46F7"/>
    <w:rsid w:val="003E08CA"/>
    <w:rsid w:val="004013A7"/>
    <w:rsid w:val="00403545"/>
    <w:rsid w:val="00414CEB"/>
    <w:rsid w:val="00415101"/>
    <w:rsid w:val="004541AB"/>
    <w:rsid w:val="004875ED"/>
    <w:rsid w:val="0048783D"/>
    <w:rsid w:val="004A3948"/>
    <w:rsid w:val="004B43E6"/>
    <w:rsid w:val="004C7DE0"/>
    <w:rsid w:val="004D542D"/>
    <w:rsid w:val="004E1849"/>
    <w:rsid w:val="004E1D77"/>
    <w:rsid w:val="004E1E43"/>
    <w:rsid w:val="005117D5"/>
    <w:rsid w:val="00546A2E"/>
    <w:rsid w:val="00563088"/>
    <w:rsid w:val="00567EB3"/>
    <w:rsid w:val="005D3422"/>
    <w:rsid w:val="005F3B22"/>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C5995"/>
    <w:rsid w:val="007D37CB"/>
    <w:rsid w:val="00802A87"/>
    <w:rsid w:val="00810119"/>
    <w:rsid w:val="008101D2"/>
    <w:rsid w:val="00812A40"/>
    <w:rsid w:val="00812E64"/>
    <w:rsid w:val="008210DC"/>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C47AD"/>
    <w:rsid w:val="009D2910"/>
    <w:rsid w:val="009F0E7E"/>
    <w:rsid w:val="009F5D1E"/>
    <w:rsid w:val="00A015D7"/>
    <w:rsid w:val="00A07221"/>
    <w:rsid w:val="00A2404E"/>
    <w:rsid w:val="00A34898"/>
    <w:rsid w:val="00A35CFB"/>
    <w:rsid w:val="00A45CB6"/>
    <w:rsid w:val="00A53691"/>
    <w:rsid w:val="00A54D21"/>
    <w:rsid w:val="00A8356A"/>
    <w:rsid w:val="00AA4501"/>
    <w:rsid w:val="00AA71B3"/>
    <w:rsid w:val="00AB6E43"/>
    <w:rsid w:val="00AD07B4"/>
    <w:rsid w:val="00AD22DF"/>
    <w:rsid w:val="00AD2F62"/>
    <w:rsid w:val="00AF24F7"/>
    <w:rsid w:val="00B063F8"/>
    <w:rsid w:val="00B24424"/>
    <w:rsid w:val="00B26227"/>
    <w:rsid w:val="00B41D25"/>
    <w:rsid w:val="00B5781A"/>
    <w:rsid w:val="00B66305"/>
    <w:rsid w:val="00B9731C"/>
    <w:rsid w:val="00BC2D63"/>
    <w:rsid w:val="00BC4CE5"/>
    <w:rsid w:val="00BD227E"/>
    <w:rsid w:val="00BF3BE7"/>
    <w:rsid w:val="00C13CA6"/>
    <w:rsid w:val="00C21E70"/>
    <w:rsid w:val="00C25C2E"/>
    <w:rsid w:val="00C365BE"/>
    <w:rsid w:val="00C36BC2"/>
    <w:rsid w:val="00C40CDF"/>
    <w:rsid w:val="00C57455"/>
    <w:rsid w:val="00C74ADA"/>
    <w:rsid w:val="00C94146"/>
    <w:rsid w:val="00CA2D1E"/>
    <w:rsid w:val="00CD1A8A"/>
    <w:rsid w:val="00CF0667"/>
    <w:rsid w:val="00CF6D4C"/>
    <w:rsid w:val="00D12B98"/>
    <w:rsid w:val="00D24431"/>
    <w:rsid w:val="00D554CB"/>
    <w:rsid w:val="00D609A7"/>
    <w:rsid w:val="00DA3158"/>
    <w:rsid w:val="00DA4A35"/>
    <w:rsid w:val="00DC7459"/>
    <w:rsid w:val="00DD4486"/>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D2F28"/>
    <w:pPr>
      <w:spacing w:after="160" w:line="259" w:lineRule="auto"/>
    </w:pPr>
    <w:rPr>
      <w:sz w:val="22"/>
      <w:szCs w:val="22"/>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2D2F2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D2F28"/>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rPr>
      <w:szCs w:val="24"/>
    </w:r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pPr>
      <w:spacing w:line="240" w:lineRule="auto"/>
    </w:pPr>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pPr>
      <w:spacing w:line="240" w:lineRule="auto"/>
    </w:pPr>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520705-04AA-5B48-A37B-8B8638F0E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13</Pages>
  <Words>22215</Words>
  <Characters>126632</Characters>
  <Application>Microsoft Office Word</Application>
  <DocSecurity>0</DocSecurity>
  <Lines>1055</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Cody Cousineau</cp:lastModifiedBy>
  <cp:revision>43</cp:revision>
  <dcterms:created xsi:type="dcterms:W3CDTF">2022-11-27T15:44:00Z</dcterms:created>
  <dcterms:modified xsi:type="dcterms:W3CDTF">2023-03-1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